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6FC26AE" w14:textId="03C6BAE8" w:rsidR="00AE021D" w:rsidRPr="00027E27" w:rsidRDefault="004F2762" w:rsidP="00027E27">
      <w:pPr>
        <w:pStyle w:val="a3"/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«</w:t>
      </w:r>
      <w:r w:rsidRPr="00027E27">
        <w:rPr>
          <w:rFonts w:ascii="Times New Roman" w:hAnsi="Times New Roman" w:cs="Times New Roman"/>
          <w:b/>
          <w:bCs/>
          <w:sz w:val="24"/>
          <w:szCs w:val="24"/>
        </w:rPr>
        <w:t>Помощь МИФИ»</w:t>
      </w:r>
    </w:p>
    <w:p w14:paraId="79FD196A" w14:textId="77777777" w:rsidR="00027E27" w:rsidRPr="00027E27" w:rsidRDefault="00027E27" w:rsidP="00027E27">
      <w:pPr>
        <w:pStyle w:val="a3"/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F52F195" w14:textId="437FDE15" w:rsidR="007F5970" w:rsidRPr="00027E27" w:rsidRDefault="008D49A0" w:rsidP="00AE021D">
      <w:pPr>
        <w:pStyle w:val="a3"/>
        <w:numPr>
          <w:ilvl w:val="0"/>
          <w:numId w:val="2"/>
        </w:numPr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27E27">
        <w:rPr>
          <w:rFonts w:ascii="Times New Roman" w:hAnsi="Times New Roman" w:cs="Times New Roman"/>
          <w:b/>
          <w:bCs/>
          <w:sz w:val="24"/>
          <w:szCs w:val="24"/>
        </w:rPr>
        <w:t>Цель</w:t>
      </w:r>
    </w:p>
    <w:p w14:paraId="1B779702" w14:textId="7016FA7E" w:rsidR="008D49A0" w:rsidRPr="00027E27" w:rsidRDefault="008D49A0" w:rsidP="00AE021D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Цель – разработать и создать удобный сайт для студентов и преподавателей НИЯУ МИФИ.</w:t>
      </w:r>
    </w:p>
    <w:p w14:paraId="6357765A" w14:textId="608C33E6" w:rsidR="008D49A0" w:rsidRPr="00027E27" w:rsidRDefault="007F5970" w:rsidP="00AE021D">
      <w:pPr>
        <w:pStyle w:val="a3"/>
        <w:numPr>
          <w:ilvl w:val="0"/>
          <w:numId w:val="2"/>
        </w:numPr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27E27">
        <w:rPr>
          <w:rFonts w:ascii="Times New Roman" w:hAnsi="Times New Roman" w:cs="Times New Roman"/>
          <w:b/>
          <w:bCs/>
          <w:sz w:val="24"/>
          <w:szCs w:val="24"/>
        </w:rPr>
        <w:t>Вступление.</w:t>
      </w:r>
      <w:r w:rsidR="008D49A0" w:rsidRPr="00027E27">
        <w:rPr>
          <w:rFonts w:ascii="Times New Roman" w:hAnsi="Times New Roman" w:cs="Times New Roman"/>
          <w:b/>
          <w:bCs/>
          <w:sz w:val="24"/>
          <w:szCs w:val="24"/>
        </w:rPr>
        <w:t xml:space="preserve"> Актуальность.</w:t>
      </w:r>
    </w:p>
    <w:p w14:paraId="18937F25" w14:textId="7E574EAA" w:rsidR="00E93FF3" w:rsidRPr="00476747" w:rsidRDefault="00E93FF3" w:rsidP="00476747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476747">
        <w:rPr>
          <w:rFonts w:ascii="Times New Roman" w:hAnsi="Times New Roman" w:cs="Times New Roman"/>
          <w:sz w:val="24"/>
          <w:szCs w:val="24"/>
        </w:rPr>
        <w:t>Каждому студенту, как правило, требуется поддержка в освоении пройденного материала или поиске дополнительной информации по программам обучения. Создание сайта, который будет объединять людей, способных помочь обучающимся – очень важная задача на сегодняшний день. Такой портал позволит студентам в короткий срок получать содействие в решении своих проблем, а также оперативно иметь доступ к актуальным учебным материалам по различным предметам.</w:t>
      </w:r>
    </w:p>
    <w:p w14:paraId="3E2E1685" w14:textId="396812C0" w:rsidR="00AE021D" w:rsidRPr="00027E27" w:rsidRDefault="00AE021D" w:rsidP="00AE021D">
      <w:pPr>
        <w:pStyle w:val="a3"/>
        <w:numPr>
          <w:ilvl w:val="0"/>
          <w:numId w:val="2"/>
        </w:numPr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27E27">
        <w:rPr>
          <w:rFonts w:ascii="Times New Roman" w:hAnsi="Times New Roman" w:cs="Times New Roman"/>
          <w:b/>
          <w:bCs/>
          <w:sz w:val="24"/>
          <w:szCs w:val="24"/>
        </w:rPr>
        <w:t>Что нужно сделать?</w:t>
      </w:r>
    </w:p>
    <w:p w14:paraId="623106AE" w14:textId="7DB251E9" w:rsidR="00AE021D" w:rsidRPr="00027E27" w:rsidRDefault="00AE021D" w:rsidP="00AE021D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Для успешной реализации и дальнейшей работы проекта нужно:</w:t>
      </w:r>
      <w:r w:rsidRPr="00027E27">
        <w:rPr>
          <w:rFonts w:ascii="Times New Roman" w:hAnsi="Times New Roman" w:cs="Times New Roman"/>
          <w:sz w:val="24"/>
          <w:szCs w:val="24"/>
        </w:rPr>
        <w:br/>
        <w:t>1) Разработать и создать дизайн, исследовать психологическую реакцию людей на цвета.</w:t>
      </w:r>
    </w:p>
    <w:p w14:paraId="62CC32E7" w14:textId="147001F8" w:rsidR="00AE021D" w:rsidRPr="00027E27" w:rsidRDefault="00AE021D" w:rsidP="00AE021D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 xml:space="preserve">2) Научиться работать с </w:t>
      </w:r>
      <w:r w:rsidRPr="00027E27">
        <w:rPr>
          <w:rFonts w:ascii="Times New Roman" w:hAnsi="Times New Roman" w:cs="Times New Roman"/>
          <w:sz w:val="24"/>
          <w:szCs w:val="24"/>
          <w:lang w:val="en-US"/>
        </w:rPr>
        <w:t>python</w:t>
      </w:r>
      <w:r w:rsidRPr="00027E27">
        <w:rPr>
          <w:rFonts w:ascii="Times New Roman" w:hAnsi="Times New Roman" w:cs="Times New Roman"/>
          <w:sz w:val="24"/>
          <w:szCs w:val="24"/>
        </w:rPr>
        <w:t xml:space="preserve">, </w:t>
      </w:r>
      <w:r w:rsidRPr="00027E27">
        <w:rPr>
          <w:rFonts w:ascii="Times New Roman" w:hAnsi="Times New Roman" w:cs="Times New Roman"/>
          <w:sz w:val="24"/>
          <w:szCs w:val="24"/>
          <w:lang w:val="en-US"/>
        </w:rPr>
        <w:t>Django</w:t>
      </w:r>
      <w:r w:rsidRPr="00027E27">
        <w:rPr>
          <w:rFonts w:ascii="Times New Roman" w:hAnsi="Times New Roman" w:cs="Times New Roman"/>
          <w:sz w:val="24"/>
          <w:szCs w:val="24"/>
        </w:rPr>
        <w:t xml:space="preserve">, </w:t>
      </w:r>
      <w:r w:rsidRPr="00027E27">
        <w:rPr>
          <w:rFonts w:ascii="Times New Roman" w:hAnsi="Times New Roman" w:cs="Times New Roman"/>
          <w:sz w:val="24"/>
          <w:szCs w:val="24"/>
          <w:lang w:val="en-US"/>
        </w:rPr>
        <w:t>github</w:t>
      </w:r>
      <w:r w:rsidRPr="00027E27">
        <w:rPr>
          <w:rFonts w:ascii="Times New Roman" w:hAnsi="Times New Roman" w:cs="Times New Roman"/>
          <w:sz w:val="24"/>
          <w:szCs w:val="24"/>
        </w:rPr>
        <w:t>.</w:t>
      </w:r>
    </w:p>
    <w:p w14:paraId="2BEF75FD" w14:textId="01140879" w:rsidR="008D49A0" w:rsidRPr="00027E27" w:rsidRDefault="00AE021D" w:rsidP="00AE021D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3) Собрать базу данных, а также интегрировать ее на сайт.</w:t>
      </w:r>
    </w:p>
    <w:p w14:paraId="0BDBC99B" w14:textId="6796A6E1" w:rsidR="00AE021D" w:rsidRPr="00027E27" w:rsidRDefault="00AE021D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b/>
          <w:bCs/>
          <w:sz w:val="24"/>
          <w:szCs w:val="24"/>
        </w:rPr>
        <w:t>4. Что получиться в результате и какие навыки обретет студент, выполняющий проект.</w:t>
      </w:r>
      <w:r w:rsidRPr="00027E27">
        <w:rPr>
          <w:rFonts w:ascii="Times New Roman" w:hAnsi="Times New Roman" w:cs="Times New Roman"/>
          <w:b/>
          <w:bCs/>
          <w:sz w:val="24"/>
          <w:szCs w:val="24"/>
        </w:rPr>
        <w:br/>
      </w:r>
      <w:r w:rsidR="007C3795" w:rsidRPr="00027E27">
        <w:rPr>
          <w:rFonts w:ascii="Times New Roman" w:hAnsi="Times New Roman" w:cs="Times New Roman"/>
          <w:sz w:val="24"/>
          <w:szCs w:val="24"/>
        </w:rPr>
        <w:t>Мы получим удобный для пользователей сайт, на котором оперативно можно найти материалы по учебным дисциплинам, а также контакты человека, который может помочь в решении учебных вопросов.</w:t>
      </w:r>
    </w:p>
    <w:p w14:paraId="1AB922A5" w14:textId="77777777" w:rsidR="007C3795" w:rsidRPr="00027E27" w:rsidRDefault="007C3795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Проделанная работа и полученный в результате веб-портал существенно облегчит  учебный процесс.</w:t>
      </w:r>
    </w:p>
    <w:p w14:paraId="4B72CE16" w14:textId="590CF432" w:rsidR="007C3795" w:rsidRDefault="007C3795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 xml:space="preserve">Данный проект принесет навыки работы с </w:t>
      </w:r>
      <w:r w:rsidRPr="00027E27">
        <w:rPr>
          <w:rFonts w:ascii="Times New Roman" w:hAnsi="Times New Roman" w:cs="Times New Roman"/>
          <w:sz w:val="24"/>
          <w:szCs w:val="24"/>
          <w:lang w:val="en-US"/>
        </w:rPr>
        <w:t>Python</w:t>
      </w:r>
      <w:r w:rsidRPr="00027E27">
        <w:rPr>
          <w:rFonts w:ascii="Times New Roman" w:hAnsi="Times New Roman" w:cs="Times New Roman"/>
          <w:sz w:val="24"/>
          <w:szCs w:val="24"/>
        </w:rPr>
        <w:t xml:space="preserve">, </w:t>
      </w:r>
      <w:r w:rsidRPr="00027E27">
        <w:rPr>
          <w:rFonts w:ascii="Times New Roman" w:hAnsi="Times New Roman" w:cs="Times New Roman"/>
          <w:sz w:val="24"/>
          <w:szCs w:val="24"/>
          <w:lang w:val="en-US"/>
        </w:rPr>
        <w:t>Django</w:t>
      </w:r>
      <w:r w:rsidRPr="00027E27">
        <w:rPr>
          <w:rFonts w:ascii="Times New Roman" w:hAnsi="Times New Roman" w:cs="Times New Roman"/>
          <w:sz w:val="24"/>
          <w:szCs w:val="24"/>
        </w:rPr>
        <w:t>, умение собирать и систематизировать информацию, научит работать с дизайном, умение анализировать влияние различных инструментов на динамику посещаемости веб-порталов.</w:t>
      </w:r>
    </w:p>
    <w:p w14:paraId="6100F57C" w14:textId="7CD66F48" w:rsidR="00027E27" w:rsidRDefault="00027E27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49782A2C" w14:textId="21F6AE22" w:rsidR="00027E27" w:rsidRDefault="00027E27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0F830128" w14:textId="77777777" w:rsidR="00027E27" w:rsidRPr="00027E27" w:rsidRDefault="00027E27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3B8B9E34" w14:textId="77777777" w:rsidR="007C3795" w:rsidRPr="00856574" w:rsidRDefault="007C3795" w:rsidP="00766DFB">
      <w:pPr>
        <w:spacing w:after="0" w:line="360" w:lineRule="auto"/>
        <w:ind w:left="360"/>
        <w:rPr>
          <w:rFonts w:ascii="Times New Roman" w:hAnsi="Times New Roman" w:cs="Times New Roman"/>
          <w:sz w:val="28"/>
          <w:szCs w:val="28"/>
        </w:rPr>
      </w:pPr>
    </w:p>
    <w:p w14:paraId="7A4F5C5B" w14:textId="2D1E52D5" w:rsidR="00AE021D" w:rsidRPr="00856574" w:rsidRDefault="00AE021D" w:rsidP="00766DFB">
      <w:pPr>
        <w:spacing w:after="0" w:line="360" w:lineRule="auto"/>
        <w:ind w:left="360"/>
        <w:rPr>
          <w:rFonts w:ascii="Times New Roman" w:hAnsi="Times New Roman" w:cs="Times New Roman"/>
          <w:sz w:val="28"/>
          <w:szCs w:val="28"/>
          <w:lang w:val="en-US"/>
        </w:rPr>
      </w:pPr>
      <w:r w:rsidRPr="00856574">
        <w:rPr>
          <w:rFonts w:ascii="Times New Roman" w:hAnsi="Times New Roman" w:cs="Times New Roman"/>
          <w:sz w:val="28"/>
          <w:szCs w:val="28"/>
        </w:rPr>
        <w:t>Литература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:</w:t>
      </w:r>
    </w:p>
    <w:p w14:paraId="2FC59C74" w14:textId="06AB89DD" w:rsidR="008A53F5" w:rsidRPr="00856574" w:rsidRDefault="00AE021D" w:rsidP="00766DFB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8"/>
          <w:szCs w:val="28"/>
        </w:rPr>
      </w:pPr>
      <w:r w:rsidRPr="00856574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instrText xml:space="preserve">ADDIN Mendeley Bibliography CSL_BIBLIOGRAPHY </w:instrText>
      </w:r>
      <w:r w:rsidRPr="00856574">
        <w:rPr>
          <w:rFonts w:ascii="Times New Roman" w:hAnsi="Times New Roman" w:cs="Times New Roman"/>
          <w:sz w:val="28"/>
          <w:szCs w:val="28"/>
        </w:rPr>
        <w:fldChar w:fldCharType="separate"/>
      </w:r>
      <w:r w:rsidR="008A53F5" w:rsidRPr="00856574">
        <w:rPr>
          <w:rFonts w:ascii="Times New Roman" w:hAnsi="Times New Roman" w:cs="Times New Roman"/>
          <w:noProof/>
          <w:sz w:val="28"/>
          <w:szCs w:val="28"/>
          <w:lang w:val="en-US"/>
        </w:rPr>
        <w:t xml:space="preserve">Elliot, A. J., &amp; Maier, M. A. (2014). Color Psychology: Effects of Perceiving Color on Psychological Functioning in Humans. </w:t>
      </w:r>
      <w:r w:rsidR="008A53F5" w:rsidRPr="00856574">
        <w:rPr>
          <w:rFonts w:ascii="Times New Roman" w:hAnsi="Times New Roman" w:cs="Times New Roman"/>
          <w:noProof/>
          <w:sz w:val="28"/>
          <w:szCs w:val="28"/>
        </w:rPr>
        <w:t>Annual Review of Psychology, 65(1), 95–120. https://doi.org/10.1146/annurev-psych-010213-115035</w:t>
      </w:r>
    </w:p>
    <w:p w14:paraId="3A54F01A" w14:textId="77777777" w:rsidR="008A53F5" w:rsidRPr="00856574" w:rsidRDefault="008A53F5" w:rsidP="00766DFB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8"/>
          <w:szCs w:val="28"/>
          <w:lang w:val="en-US"/>
        </w:rPr>
      </w:pPr>
      <w:r w:rsidRPr="00856574">
        <w:rPr>
          <w:rFonts w:ascii="Times New Roman" w:hAnsi="Times New Roman" w:cs="Times New Roman"/>
          <w:noProof/>
          <w:sz w:val="28"/>
          <w:szCs w:val="28"/>
          <w:lang w:val="en-US"/>
        </w:rPr>
        <w:t>Stoll, M., Baecke, S., &amp; Kenning, P. (2008). What they see is what they get? An fMRI-study on neural correlates of attractive packaging. Journal of Consumer Behaviour, 7(4–5), 342–359. https://doi.org/10.1002/cb.256</w:t>
      </w:r>
    </w:p>
    <w:p w14:paraId="4305559E" w14:textId="5A78AF97" w:rsidR="008A53F5" w:rsidRPr="00856574" w:rsidRDefault="00AE021D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856574">
        <w:rPr>
          <w:rFonts w:ascii="Times New Roman" w:hAnsi="Times New Roman" w:cs="Times New Roman"/>
          <w:sz w:val="28"/>
          <w:szCs w:val="28"/>
        </w:rPr>
        <w:fldChar w:fldCharType="end"/>
      </w:r>
      <w:r w:rsidR="00027E27" w:rsidRPr="00856574">
        <w:rPr>
          <w:rFonts w:ascii="Times New Roman" w:hAnsi="Times New Roman" w:cs="Times New Roman"/>
          <w:sz w:val="28"/>
          <w:szCs w:val="28"/>
        </w:rPr>
        <w:t xml:space="preserve">Адриан Головатый, Джейкоб Каплан  (2010). </w:t>
      </w:r>
      <w:r w:rsidR="008A53F5" w:rsidRPr="00856574">
        <w:rPr>
          <w:rFonts w:ascii="Times New Roman" w:hAnsi="Times New Roman" w:cs="Times New Roman"/>
          <w:sz w:val="28"/>
          <w:szCs w:val="28"/>
        </w:rPr>
        <w:t xml:space="preserve">Django. Подробное руководство  Мос. СПб.: Питер, 97 с. </w:t>
      </w:r>
    </w:p>
    <w:p w14:paraId="5C0AE0CA" w14:textId="001BF3B3" w:rsidR="008A53F5" w:rsidRPr="00856574" w:rsidRDefault="00027E27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  <w:lang w:val="en-US"/>
        </w:rPr>
      </w:pPr>
      <w:r w:rsidRPr="00856574">
        <w:rPr>
          <w:rFonts w:ascii="Times New Roman" w:hAnsi="Times New Roman" w:cs="Times New Roman"/>
          <w:sz w:val="28"/>
          <w:szCs w:val="28"/>
          <w:lang w:val="en-US"/>
        </w:rPr>
        <w:t>Antonio Mele. Packt Publishing (2015).</w:t>
      </w:r>
      <w:r w:rsidR="008A53F5" w:rsidRPr="00856574">
        <w:rPr>
          <w:rFonts w:ascii="Times New Roman" w:hAnsi="Times New Roman" w:cs="Times New Roman"/>
          <w:sz w:val="28"/>
          <w:szCs w:val="28"/>
          <w:lang w:val="en-US"/>
        </w:rPr>
        <w:t xml:space="preserve"> Django By Example 24 </w:t>
      </w:r>
      <w:r w:rsidR="008A53F5" w:rsidRPr="00856574">
        <w:rPr>
          <w:rFonts w:ascii="Times New Roman" w:hAnsi="Times New Roman" w:cs="Times New Roman"/>
          <w:sz w:val="28"/>
          <w:szCs w:val="28"/>
        </w:rPr>
        <w:t>с</w:t>
      </w:r>
      <w:r w:rsidR="008A53F5" w:rsidRPr="00856574">
        <w:rPr>
          <w:rFonts w:ascii="Times New Roman" w:hAnsi="Times New Roman" w:cs="Times New Roman"/>
          <w:sz w:val="28"/>
          <w:szCs w:val="28"/>
          <w:lang w:val="en-US"/>
        </w:rPr>
        <w:t>.</w:t>
      </w:r>
    </w:p>
    <w:p w14:paraId="5ADE89E3" w14:textId="32D8D82A" w:rsidR="008A53F5" w:rsidRPr="00856574" w:rsidRDefault="00763C08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hyperlink r:id="rId6" w:history="1">
        <w:r w:rsidR="008A53F5" w:rsidRPr="00856574">
          <w:rPr>
            <w:rFonts w:ascii="Times New Roman" w:eastAsia="Times New Roman" w:hAnsi="Times New Roman" w:cs="Times New Roman"/>
            <w:sz w:val="28"/>
            <w:szCs w:val="28"/>
            <w:lang w:eastAsia="ru-RU"/>
          </w:rPr>
          <w:t>Рябова К.М.</w:t>
        </w:r>
      </w:hyperlink>
      <w:r w:rsidR="00027E27" w:rsidRPr="00856574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2018).</w:t>
      </w:r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Фреймворк DJANGO: архитектура и возможности // Современные технологии: актуальные вопросы, достижения и инновации: сборник статей XIII Международной научно-практической конференции в 2 ч.Ч 1. - Пенза: МЦНС «Наука и Просвещение». -. - С. 118 -120.    </w:t>
      </w:r>
    </w:p>
    <w:p w14:paraId="51BE22D7" w14:textId="6F509983" w:rsidR="004839CE" w:rsidRPr="00856574" w:rsidRDefault="00763C08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hyperlink r:id="rId7" w:history="1">
        <w:r w:rsidR="008A53F5" w:rsidRPr="00856574">
          <w:rPr>
            <w:rFonts w:ascii="Times New Roman" w:eastAsia="Times New Roman" w:hAnsi="Times New Roman" w:cs="Times New Roman"/>
            <w:sz w:val="28"/>
            <w:szCs w:val="28"/>
            <w:lang w:eastAsia="ru-RU"/>
          </w:rPr>
          <w:t>Форсье Д.</w:t>
        </w:r>
      </w:hyperlink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Django</w:t>
      </w:r>
      <w:r w:rsidR="00027E27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(2009). </w:t>
      </w:r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Разработка веб-приложений на Python / пер. с англ. А. Киселёв. - СПб.: Символ-Плюс, - 456 с</w:t>
      </w:r>
    </w:p>
    <w:p w14:paraId="7D333C24" w14:textId="0E6A5E6E" w:rsidR="004839CE" w:rsidRPr="00856574" w:rsidRDefault="004839CE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856574">
        <w:rPr>
          <w:rFonts w:ascii="Times New Roman" w:hAnsi="Times New Roman" w:cs="Times New Roman"/>
          <w:color w:val="212121"/>
          <w:sz w:val="28"/>
          <w:szCs w:val="28"/>
        </w:rPr>
        <w:t>Владимир Дронов (2019). Django 2.1. Практика создания веб-сайтов на Python. Санкт-Петербург:</w:t>
      </w:r>
      <w:r w:rsidRPr="00856574">
        <w:rPr>
          <w:rFonts w:ascii="Times New Roman" w:hAnsi="Times New Roman" w:cs="Times New Roman"/>
          <w:sz w:val="28"/>
          <w:szCs w:val="28"/>
        </w:rPr>
        <w:t xml:space="preserve"> БХВ-Петербург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,</w:t>
      </w:r>
      <w:r w:rsidRPr="00856574">
        <w:rPr>
          <w:rFonts w:ascii="Times New Roman" w:hAnsi="Times New Roman" w:cs="Times New Roman"/>
          <w:sz w:val="28"/>
          <w:szCs w:val="28"/>
        </w:rPr>
        <w:t xml:space="preserve"> - 523 с</w:t>
      </w:r>
    </w:p>
    <w:p w14:paraId="1A362986" w14:textId="10B575F0" w:rsidR="004839CE" w:rsidRPr="00856574" w:rsidRDefault="004839CE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856574">
        <w:rPr>
          <w:rFonts w:ascii="Times New Roman" w:hAnsi="Times New Roman" w:cs="Times New Roman"/>
          <w:sz w:val="28"/>
          <w:szCs w:val="28"/>
        </w:rPr>
        <w:t xml:space="preserve">Владимир Дронов (2016). </w:t>
      </w:r>
      <w:r w:rsidRPr="00856574">
        <w:rPr>
          <w:rFonts w:ascii="Times New Roman" w:hAnsi="Times New Roman" w:cs="Times New Roman"/>
          <w:color w:val="212121"/>
          <w:sz w:val="28"/>
          <w:szCs w:val="28"/>
        </w:rPr>
        <w:t>Django: Практика создания Web-сайтов на Python. Санкт-Петербург:</w:t>
      </w:r>
      <w:r w:rsidRPr="00856574">
        <w:rPr>
          <w:rFonts w:ascii="Times New Roman" w:hAnsi="Times New Roman" w:cs="Times New Roman"/>
          <w:sz w:val="28"/>
          <w:szCs w:val="28"/>
        </w:rPr>
        <w:t xml:space="preserve"> БХВ-Петербург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,</w:t>
      </w:r>
      <w:r w:rsidRPr="00856574">
        <w:rPr>
          <w:rFonts w:ascii="Times New Roman" w:hAnsi="Times New Roman" w:cs="Times New Roman"/>
          <w:sz w:val="28"/>
          <w:szCs w:val="28"/>
        </w:rPr>
        <w:t xml:space="preserve"> - 523 с</w:t>
      </w:r>
    </w:p>
    <w:p w14:paraId="1C7A3B4A" w14:textId="47D70C4F" w:rsidR="005E0BF8" w:rsidRPr="00856574" w:rsidRDefault="005E0BF8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856574">
        <w:rPr>
          <w:rFonts w:ascii="Times New Roman" w:hAnsi="Times New Roman" w:cs="Times New Roman"/>
          <w:sz w:val="28"/>
          <w:szCs w:val="28"/>
        </w:rPr>
        <w:t xml:space="preserve"> 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Michael</w:t>
      </w:r>
      <w:r w:rsidRPr="00856574">
        <w:rPr>
          <w:rFonts w:ascii="Times New Roman" w:hAnsi="Times New Roman" w:cs="Times New Roman"/>
          <w:sz w:val="28"/>
          <w:szCs w:val="28"/>
        </w:rPr>
        <w:t xml:space="preserve"> 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Dawson</w:t>
      </w:r>
      <w:r w:rsidRPr="00856574">
        <w:rPr>
          <w:rFonts w:ascii="Times New Roman" w:hAnsi="Times New Roman" w:cs="Times New Roman"/>
          <w:sz w:val="28"/>
          <w:szCs w:val="28"/>
        </w:rPr>
        <w:t xml:space="preserve"> (2014). Программируем на 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python</w:t>
      </w:r>
      <w:r w:rsidRPr="00856574">
        <w:rPr>
          <w:rFonts w:ascii="Times New Roman" w:hAnsi="Times New Roman" w:cs="Times New Roman"/>
          <w:sz w:val="28"/>
          <w:szCs w:val="28"/>
        </w:rPr>
        <w:t>. - СПб.: Питер, 2014. - 416 с.: ил.</w:t>
      </w:r>
    </w:p>
    <w:p w14:paraId="20001B3A" w14:textId="4CEA72B8" w:rsidR="00856574" w:rsidRPr="00856574" w:rsidRDefault="00856574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856574">
        <w:rPr>
          <w:rFonts w:ascii="Times New Roman" w:hAnsi="Times New Roman" w:cs="Times New Roman"/>
          <w:sz w:val="28"/>
          <w:szCs w:val="28"/>
        </w:rPr>
        <w:t>Mark Summerfield (2009). Программирование на Python 3. Подробное руководство. – Пер. с англ. – СПб.: Символ</w:t>
      </w:r>
      <w:r w:rsidRPr="00856574">
        <w:rPr>
          <w:rFonts w:ascii="Times New Roman" w:hAnsi="Times New Roman" w:cs="Times New Roman"/>
          <w:sz w:val="28"/>
          <w:szCs w:val="28"/>
        </w:rPr>
        <w:noBreakHyphen/>
        <w:t>Плюс, 2009. – 608 с.</w:t>
      </w:r>
    </w:p>
    <w:sectPr w:rsidR="00856574" w:rsidRPr="00856574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D15A58"/>
    <w:multiLevelType w:val="hybridMultilevel"/>
    <w:tmpl w:val="528ADBE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D923FD"/>
    <w:multiLevelType w:val="hybridMultilevel"/>
    <w:tmpl w:val="61C08E9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0EE7D6F"/>
    <w:multiLevelType w:val="hybridMultilevel"/>
    <w:tmpl w:val="A68E424A"/>
    <w:lvl w:ilvl="0" w:tplc="66A8D60A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D7AF4"/>
    <w:rsid w:val="00027E27"/>
    <w:rsid w:val="00390230"/>
    <w:rsid w:val="003F693A"/>
    <w:rsid w:val="00476747"/>
    <w:rsid w:val="004839CE"/>
    <w:rsid w:val="004D77E5"/>
    <w:rsid w:val="004F2762"/>
    <w:rsid w:val="00517B3D"/>
    <w:rsid w:val="005E0BF8"/>
    <w:rsid w:val="00704481"/>
    <w:rsid w:val="00763C08"/>
    <w:rsid w:val="00766DFB"/>
    <w:rsid w:val="007C3795"/>
    <w:rsid w:val="007F5970"/>
    <w:rsid w:val="00856574"/>
    <w:rsid w:val="008A53F5"/>
    <w:rsid w:val="008D49A0"/>
    <w:rsid w:val="00AE021D"/>
    <w:rsid w:val="00BD7AF4"/>
    <w:rsid w:val="00D07B64"/>
    <w:rsid w:val="00E93F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89CE033"/>
  <w15:chartTrackingRefBased/>
  <w15:docId w15:val="{4A417B26-63FE-4578-83D8-245DBA182F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link w:val="10"/>
    <w:uiPriority w:val="9"/>
    <w:qFormat/>
    <w:rsid w:val="0039023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07B64"/>
    <w:pPr>
      <w:ind w:left="720"/>
      <w:contextualSpacing/>
    </w:pPr>
  </w:style>
  <w:style w:type="paragraph" w:styleId="a4">
    <w:name w:val="Normal (Web)"/>
    <w:basedOn w:val="a"/>
    <w:uiPriority w:val="99"/>
    <w:semiHidden/>
    <w:unhideWhenUsed/>
    <w:rsid w:val="008D49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10">
    <w:name w:val="Заголовок 1 Знак"/>
    <w:basedOn w:val="a0"/>
    <w:link w:val="1"/>
    <w:uiPriority w:val="9"/>
    <w:rsid w:val="00390230"/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customStyle="1" w:styleId="a-size-extra-large">
    <w:name w:val="a-size-extra-large"/>
    <w:basedOn w:val="a0"/>
    <w:rsid w:val="00390230"/>
  </w:style>
  <w:style w:type="character" w:customStyle="1" w:styleId="a-size-large">
    <w:name w:val="a-size-large"/>
    <w:basedOn w:val="a0"/>
    <w:rsid w:val="00390230"/>
  </w:style>
  <w:style w:type="character" w:styleId="a5">
    <w:name w:val="Hyperlink"/>
    <w:basedOn w:val="a0"/>
    <w:uiPriority w:val="99"/>
    <w:semiHidden/>
    <w:unhideWhenUsed/>
    <w:rsid w:val="008A53F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0272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15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9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07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30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3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3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9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2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0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8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33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www.elibrary.ru/author_items.asp?refid=537497747&amp;fam=%D0%A4%D0%BE%D1%80%D1%81%D1%8C%D0%B5&amp;init=%D0%94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elibrary.ru/author_items.asp?refid=537497746&amp;fam=%D0%A0%D1%8F%D0%B1%D0%BE%D0%B2%D0%B0&amp;init=%D0%9A+%D0%9C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7A524F-322C-448D-A588-DDC6225923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0</TotalTime>
  <Pages>2</Pages>
  <Words>474</Words>
  <Characters>2708</Characters>
  <Application>Microsoft Office Word</Application>
  <DocSecurity>0</DocSecurity>
  <Lines>22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ндрей Сухих</dc:creator>
  <cp:keywords/>
  <dc:description/>
  <cp:lastModifiedBy>Андрей Сухих</cp:lastModifiedBy>
  <cp:revision>13</cp:revision>
  <dcterms:created xsi:type="dcterms:W3CDTF">2020-09-08T06:43:00Z</dcterms:created>
  <dcterms:modified xsi:type="dcterms:W3CDTF">2020-09-14T1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82ca8513-171d-3011-95e7-7092f9bcec1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